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E479F2" w14:textId="0BF6B90C" w:rsidR="00267634" w:rsidRDefault="00CA5A5E" w:rsidP="00287F63">
      <w:pPr>
        <w:pStyle w:val="NoSpacing"/>
      </w:pPr>
      <w:r>
        <w:t xml:space="preserve">Pandas </w:t>
      </w:r>
      <w:r>
        <w:fldChar w:fldCharType="begin"/>
      </w:r>
      <w:r>
        <w:instrText xml:space="preserve"> ADDIN ZOTERO_ITEM CSL_CITATION {"citationID":"FmzUTWoQ","properties":{"formattedCitation":"(\\uc0\\u8216{}API reference \\uc0\\u8212{} pandas 1.0.3 documentation\\uc0\\u8217{} 2020)","plainCitation":"(‘API reference — pandas 1.0.3 documentation’ 2020)","noteIndex":0},"citationItems":[{"id":700,"uris":["http://zotero.org/users/5984513/items/XI8DNMDC"],"uri":["http://zotero.org/users/5984513/items/XI8DNMDC"],"itemData":{"id":700,"type":"webpage","title":"API reference — pandas 1.0.3 documentation","URL":"https://pandas.pydata.org/docs/reference/index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API reference — pandas 1.0.3 documentation’ 2020)</w:t>
      </w:r>
      <w:r>
        <w:fldChar w:fldCharType="end"/>
      </w:r>
    </w:p>
    <w:p w14:paraId="2C584150" w14:textId="6C8FCE9F" w:rsidR="00CA5A5E" w:rsidRDefault="00CA5A5E" w:rsidP="00287F63">
      <w:pPr>
        <w:pStyle w:val="NoSpacing"/>
      </w:pPr>
      <w:proofErr w:type="spellStart"/>
      <w:r>
        <w:t>Numpy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ytRnKi1r","properties":{"formattedCitation":"(\\uc0\\u8216{}Overview \\uc0\\u8212{} NumPy v1.18 Manual\\uc0\\u8217{} 2020)","plainCitation":"(‘Overview — NumPy v1.18 Manual’ 2020)","noteIndex":0},"citationItems":[{"id":698,"uris":["http://zotero.org/users/5984513/items/VZTBCVD4"],"uri":["http://zotero.org/users/5984513/items/VZTBCVD4"],"itemData":{"id":698,"type":"webpage","title":"Overview — NumPy v1.18 Manual","URL":"https://numpy.org/doc/1.18/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Overview — NumPy v1.18 Manual’ 2020)</w:t>
      </w:r>
      <w:r>
        <w:fldChar w:fldCharType="end"/>
      </w:r>
    </w:p>
    <w:p w14:paraId="63F6A996" w14:textId="38A45BEC" w:rsidR="00CA5A5E" w:rsidRDefault="00CA5A5E" w:rsidP="00287F63">
      <w:pPr>
        <w:pStyle w:val="NoSpacing"/>
      </w:pPr>
      <w:r>
        <w:t xml:space="preserve">Count </w:t>
      </w:r>
      <w:r>
        <w:fldChar w:fldCharType="begin"/>
      </w:r>
      <w:r>
        <w:instrText xml:space="preserve"> ADDIN ZOTERO_ITEM CSL_CITATION {"citationID":"JjgNEgSL","properties":{"formattedCitation":"(\\uc0\\u8216{}sklearn.feature_extraction.text.CountVectorizer \\uc0\\u8212{} scikit-learn 0.22.2 documentation\\uc0\\u8217{} 2020)","plainCitation":"(‘sklearn.feature_extraction.text.CountVectorizer — scikit-learn 0.22.2 documentation’ 2020)","noteIndex":0},"citationItems":[{"id":704,"uris":["http://zotero.org/users/5984513/items/RCWGX3GG"],"uri":["http://zotero.org/users/5984513/items/RCWGX3GG"],"itemData":{"id":704,"type":"webpage","title":"sklearn.feature_extraction.text.CountVectorizer — scikit-learn 0.22.2 documentation","URL":"https://scikit-learn.org/stable/modules/generated/sklearn.feature_extraction.text.CountVectorizer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sklearn.feature_extraction.text.CountVectorizer — scikit-learn 0.22.2 documentation’ 2020)</w:t>
      </w:r>
      <w:r>
        <w:fldChar w:fldCharType="end"/>
      </w:r>
    </w:p>
    <w:p w14:paraId="1E3D5AA8" w14:textId="77777777" w:rsidR="00A23C41" w:rsidRDefault="00CA5A5E" w:rsidP="00287F63">
      <w:pPr>
        <w:pStyle w:val="NoSpacing"/>
      </w:pPr>
      <w:r>
        <w:t xml:space="preserve">LDA </w:t>
      </w:r>
      <w:r>
        <w:fldChar w:fldCharType="begin"/>
      </w:r>
      <w:r>
        <w:instrText xml:space="preserve"> ADDIN ZOTERO_ITEM CSL_CITATION {"citationID":"psjKNiEF","properties":{"formattedCitation":"(\\uc0\\u8216{}sklearn.decomposition.LatentDirichletAllocation \\uc0\\u8212{} scikit-learn 0.22.2 documentation\\uc0\\u8217{} 2020)","plainCitation":"(‘sklearn.decomposition.LatentDirichletAllocation — scikit-learn 0.22.2 documentation’ 2020)","noteIndex":0},"citationItems":[{"id":702,"uris":["http://zotero.org/users/5984513/items/6T9CJZVD"],"uri":["http://zotero.org/users/5984513/items/6T9CJZVD"],"itemData":{"id":702,"type":"webpage","title":"sklearn.decomposition.LatentDirichletAllocation — scikit-learn 0.22.2 documentation","URL":"https://scikit-learn.org/stable/modules/generated/sklearn.decomposition.LatentDirichletAllocation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sklearn.decomposition.LatentDirichletAllocation — scikit-learn 0.22.2 documentation’ 2020)</w:t>
      </w:r>
      <w:r>
        <w:fldChar w:fldCharType="end"/>
      </w:r>
    </w:p>
    <w:p w14:paraId="61643D11" w14:textId="65A71FEA" w:rsidR="00CA5A5E" w:rsidRDefault="00A23C41" w:rsidP="00287F63">
      <w:pPr>
        <w:pStyle w:val="NoSpacing"/>
      </w:pPr>
      <w:r>
        <w:fldChar w:fldCharType="begin"/>
      </w:r>
      <w:r>
        <w:instrText xml:space="preserve"> ADDIN ZOTERO_ITEM CSL_CITATION {"citationID":"Bi0yACEc","properties":{"formattedCitation":"(Hoffman and Blei n.d.)","plainCitation":"(Hoffman and Blei n.d.)","noteIndex":0},"citationItems":[{"id":719,"uris":["http://zotero.org/users/5984513/items/PHTDNH44"],"uri":["http://zotero.org/users/5984513/items/PHTDNH44"],"itemData":{"id":719,"type":"article-journal","abstract":"We develop an online variational Bayes (VB) algorithm for Latent Dirichlet Allocation (LDA). Online LDA is based on online stochastic optimization with a natural gradient step, which we show converges to a local optimum of the VB objective function. It can handily analyze massive document collections, including those arriving in a stream. We study the performance of online LDA in several ways, including by ﬁtting a 100-topic topic model to 3.3M articles from Wikipedia in a single pass. We demonstrate that online LDA ﬁnds topic models as good or better than those found with batch VB, and in a fraction of the time.","language":"en","page":"9","source":"Zotero","title":"Online Learning for Latent Dirichlet Allocation","author":[{"family":"Hoffman","given":"Matthew D"},{"family":"Blei","given":"David M"}]}}],"schema":"https://github.com/citation-style-language/schema/raw/master/csl-citation.json"} </w:instrText>
      </w:r>
      <w:r>
        <w:fldChar w:fldCharType="separate"/>
      </w:r>
      <w:r w:rsidRPr="00A23C41">
        <w:rPr>
          <w:rFonts w:ascii="Calibri" w:hAnsi="Calibri" w:cs="Calibri"/>
        </w:rPr>
        <w:t xml:space="preserve">(Hoffman and </w:t>
      </w:r>
      <w:proofErr w:type="spellStart"/>
      <w:r w:rsidRPr="00A23C41">
        <w:rPr>
          <w:rFonts w:ascii="Calibri" w:hAnsi="Calibri" w:cs="Calibri"/>
        </w:rPr>
        <w:t>Blei</w:t>
      </w:r>
      <w:proofErr w:type="spellEnd"/>
      <w:r w:rsidRPr="00A23C41">
        <w:rPr>
          <w:rFonts w:ascii="Calibri" w:hAnsi="Calibri" w:cs="Calibri"/>
        </w:rPr>
        <w:t xml:space="preserve"> n.d.)</w:t>
      </w:r>
      <w:r>
        <w:fldChar w:fldCharType="end"/>
      </w:r>
      <w:r w:rsidR="00CA5A5E">
        <w:br/>
        <w:t xml:space="preserve">Grid </w:t>
      </w:r>
      <w:r w:rsidR="00CA5A5E">
        <w:fldChar w:fldCharType="begin"/>
      </w:r>
      <w:r w:rsidR="00CA5A5E">
        <w:instrText xml:space="preserve"> ADDIN ZOTERO_ITEM CSL_CITATION {"citationID":"1Cvy3Du6","properties":{"formattedCitation":"(\\uc0\\u8216{}sklearn.model_selection.GridSearchCV \\uc0\\u8212{} scikit-learn 0.22.2 documentation\\uc0\\u8217{} 2020)","plainCitation":"(‘sklearn.model_selection.GridSearchCV — scikit-learn 0.22.2 documentation’ 2020)","noteIndex":0},"citationItems":[{"id":706,"uris":["http://zotero.org/users/5984513/items/36VNIW5H"],"uri":["http://zotero.org/users/5984513/items/36VNIW5H"],"itemData":{"id":706,"type":"webpage","title":"sklearn.model_selection.GridSearchCV — scikit-learn 0.22.2 documentation","URL":"https://scikit-learn.org/stable/modules/generated/sklearn.model_selection.GridSearchCV.html","accessed":{"date-parts":[["2020",4,14]]}}}],"schema":"https://github.com/citation-style-language/schema/raw/master/csl-citation.json"} </w:instrText>
      </w:r>
      <w:r w:rsidR="00CA5A5E">
        <w:fldChar w:fldCharType="separate"/>
      </w:r>
      <w:r w:rsidR="00CA5A5E" w:rsidRPr="00CA5A5E">
        <w:rPr>
          <w:rFonts w:ascii="Calibri" w:hAnsi="Calibri" w:cs="Calibri"/>
          <w:szCs w:val="24"/>
        </w:rPr>
        <w:t>(‘</w:t>
      </w:r>
      <w:proofErr w:type="spellStart"/>
      <w:r w:rsidR="00CA5A5E" w:rsidRPr="00CA5A5E">
        <w:rPr>
          <w:rFonts w:ascii="Calibri" w:hAnsi="Calibri" w:cs="Calibri"/>
          <w:szCs w:val="24"/>
        </w:rPr>
        <w:t>sklearn.model_selection.GridSearchCV</w:t>
      </w:r>
      <w:proofErr w:type="spellEnd"/>
      <w:r w:rsidR="00CA5A5E" w:rsidRPr="00CA5A5E">
        <w:rPr>
          <w:rFonts w:ascii="Calibri" w:hAnsi="Calibri" w:cs="Calibri"/>
          <w:szCs w:val="24"/>
        </w:rPr>
        <w:t xml:space="preserve"> — scikit-learn 0.22.2 documentation’ 2020)</w:t>
      </w:r>
      <w:r w:rsidR="00CA5A5E">
        <w:fldChar w:fldCharType="end"/>
      </w:r>
    </w:p>
    <w:p w14:paraId="440001A0" w14:textId="72693CAF" w:rsidR="00CA5A5E" w:rsidRDefault="00CA5A5E" w:rsidP="00287F63">
      <w:pPr>
        <w:pStyle w:val="NoSpacing"/>
      </w:pPr>
      <w:proofErr w:type="spellStart"/>
      <w:r>
        <w:t>Multinominal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UIGH3SfG","properties":{"formattedCitation":"(\\uc0\\u8216{}sklearn.naive_bayes.MultinomialNB \\uc0\\u8212{} scikit-learn 0.22.2 documentation\\uc0\\u8217{} 2020)","plainCitation":"(‘sklearn.naive_bayes.MultinomialNB — scikit-learn 0.22.2 documentation’ 2020)","noteIndex":0},"citationItems":[{"id":710,"uris":["http://zotero.org/users/5984513/items/E2QWWHT6"],"uri":["http://zotero.org/users/5984513/items/E2QWWHT6"],"itemData":{"id":710,"type":"webpage","title":"sklearn.naive_bayes.MultinomialNB — scikit-learn 0.22.2 documentation","URL":"https://scikit-learn.org/stable/modules/generated/sklearn.naive_bayes.MultinomialNB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</w:t>
      </w:r>
      <w:proofErr w:type="spellStart"/>
      <w:r w:rsidRPr="00CA5A5E">
        <w:rPr>
          <w:rFonts w:ascii="Calibri" w:hAnsi="Calibri" w:cs="Calibri"/>
          <w:szCs w:val="24"/>
        </w:rPr>
        <w:t>sklearn.naive_bayes.MultinomialNB</w:t>
      </w:r>
      <w:proofErr w:type="spellEnd"/>
      <w:r w:rsidRPr="00CA5A5E">
        <w:rPr>
          <w:rFonts w:ascii="Calibri" w:hAnsi="Calibri" w:cs="Calibri"/>
          <w:szCs w:val="24"/>
        </w:rPr>
        <w:t xml:space="preserve"> — scikit-learn 0.22.2 documentation’ 2020)</w:t>
      </w:r>
      <w:r>
        <w:fldChar w:fldCharType="end"/>
      </w:r>
    </w:p>
    <w:p w14:paraId="4A4A0494" w14:textId="7D59E178" w:rsidR="00A23C41" w:rsidRDefault="00A23C41" w:rsidP="00287F63">
      <w:pPr>
        <w:pStyle w:val="NoSpacing"/>
      </w:pPr>
      <w:r>
        <w:fldChar w:fldCharType="begin"/>
      </w:r>
      <w:r>
        <w:instrText xml:space="preserve"> ADDIN ZOTERO_ITEM CSL_CITATION {"citationID":"DFZcSWL2","properties":{"formattedCitation":"(\\uc0\\u8216{}Naive Bayes text classification\\uc0\\u8217{} 2020)","plainCitation":"(‘Naive Bayes text classification’ 2020)","noteIndex":0},"citationItems":[{"id":716,"uris":["http://zotero.org/users/5984513/items/W22SHR3C"],"uri":["http://zotero.org/users/5984513/items/W22SHR3C"],"itemData":{"id":716,"type":"webpage","title":"Naive Bayes text classification","URL":"https://nlp.stanford.edu/IR-book/html/htmledition/naive-bayes-text-classification-1.html","accessed":{"date-parts":[["2020",4,15]]}}}],"schema":"https://github.com/citation-style-language/schema/raw/master/csl-citation.json"} </w:instrText>
      </w:r>
      <w:r>
        <w:fldChar w:fldCharType="separate"/>
      </w:r>
      <w:r w:rsidRPr="00A23C41">
        <w:rPr>
          <w:rFonts w:ascii="Calibri" w:hAnsi="Calibri" w:cs="Calibri"/>
          <w:szCs w:val="24"/>
        </w:rPr>
        <w:t>(‘Naive Bayes text classification’ 2020)</w:t>
      </w:r>
      <w:r>
        <w:fldChar w:fldCharType="end"/>
      </w:r>
    </w:p>
    <w:p w14:paraId="14CA2C93" w14:textId="7DD8D5C0" w:rsidR="00CA5A5E" w:rsidRDefault="00CA5A5E" w:rsidP="00287F63">
      <w:pPr>
        <w:pStyle w:val="NoSpacing"/>
      </w:pPr>
      <w:proofErr w:type="spellStart"/>
      <w:r>
        <w:t>Traintest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fimVlakf","properties":{"formattedCitation":"(\\uc0\\u8216{}sklearn.model_selection.train_test_split \\uc0\\u8212{} scikit-learn 0.22.2 documentation\\uc0\\u8217{} 2020)","plainCitation":"(‘sklearn.model_selection.train_test_split — scikit-learn 0.22.2 documentation’ 2020)","noteIndex":0},"citationItems":[{"id":712,"uris":["http://zotero.org/users/5984513/items/NS8XET7U"],"uri":["http://zotero.org/users/5984513/items/NS8XET7U"],"itemData":{"id":712,"type":"webpage","title":"sklearn.model_selection.train_test_split — scikit-learn 0.22.2 documentation","URL":"https://scikit-learn.org/stable/modules/generated/sklearn.model_selection.train_test_split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</w:t>
      </w:r>
      <w:proofErr w:type="spellStart"/>
      <w:r w:rsidRPr="00CA5A5E">
        <w:rPr>
          <w:rFonts w:ascii="Calibri" w:hAnsi="Calibri" w:cs="Calibri"/>
          <w:szCs w:val="24"/>
        </w:rPr>
        <w:t>sklearn.model_selection.train_test_split</w:t>
      </w:r>
      <w:proofErr w:type="spellEnd"/>
      <w:r w:rsidRPr="00CA5A5E">
        <w:rPr>
          <w:rFonts w:ascii="Calibri" w:hAnsi="Calibri" w:cs="Calibri"/>
          <w:szCs w:val="24"/>
        </w:rPr>
        <w:t xml:space="preserve"> — scikit-learn 0.22.2 documentation’ 2020)</w:t>
      </w:r>
      <w:r>
        <w:fldChar w:fldCharType="end"/>
      </w:r>
    </w:p>
    <w:p w14:paraId="028D18F2" w14:textId="3A3F0352" w:rsidR="00CA5A5E" w:rsidRDefault="00CA5A5E" w:rsidP="00287F63">
      <w:pPr>
        <w:pStyle w:val="NoSpacing"/>
      </w:pPr>
      <w:r>
        <w:t xml:space="preserve">Metrics </w:t>
      </w:r>
      <w:r>
        <w:fldChar w:fldCharType="begin"/>
      </w:r>
      <w:r>
        <w:instrText xml:space="preserve"> ADDIN ZOTERO_ITEM CSL_CITATION {"citationID":"CKVGQvj2","properties":{"formattedCitation":"(\\uc0\\u8216{}3.3. Metrics and scoring: quantifying the quality of predictions \\uc0\\u8212{} scikit-learn 0.22.2 documentation\\uc0\\u8217{} 2020)","plainCitation":"(‘3.3. Metrics and scoring: quantifying the quality of predictions — scikit-learn 0.22.2 documentation’ 2020)","noteIndex":0},"citationItems":[{"id":714,"uris":["http://zotero.org/users/5984513/items/BLV93NJK"],"uri":["http://zotero.org/users/5984513/items/BLV93NJK"],"itemData":{"id":714,"type":"webpage","title":"3.3. Metrics and scoring: quantifying the quality of predictions — scikit-learn 0.22.2 documentation","URL":"https://scikit-learn.org/stable/modules/model_evaluation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Metrics and scoring: quantifying the quality of predictions — scikit-learn 0.22.2 documentation’ 2020)</w:t>
      </w:r>
      <w:r>
        <w:fldChar w:fldCharType="end"/>
      </w:r>
    </w:p>
    <w:p w14:paraId="73A23BE3" w14:textId="15EA3D6D" w:rsidR="00CA5A5E" w:rsidRDefault="00CA5A5E" w:rsidP="00287F63">
      <w:pPr>
        <w:pStyle w:val="NoSpacing"/>
      </w:pPr>
      <w:r>
        <w:t xml:space="preserve">NMF  </w:t>
      </w:r>
      <w:r>
        <w:fldChar w:fldCharType="begin"/>
      </w:r>
      <w:r>
        <w:instrText xml:space="preserve"> ADDIN ZOTERO_ITEM CSL_CITATION {"citationID":"0kDFa44Z","properties":{"formattedCitation":"(\\uc0\\u8216{}sklearn.decomposition.NMF \\uc0\\u8212{} scikit-learn 0.22.2 documentation\\uc0\\u8217{} 2020)","plainCitation":"(‘sklearn.decomposition.NMF — scikit-learn 0.22.2 documentation’ 2020)","noteIndex":0},"citationItems":[{"id":694,"uris":["http://zotero.org/users/5984513/items/UREBC8EG"],"uri":["http://zotero.org/users/5984513/items/UREBC8EG"],"itemData":{"id":694,"type":"webpage","title":"sklearn.decomposition.NMF — scikit-learn 0.22.2 documentation","URL":"https://scikit-learn.org/stable/modules/generated/sklearn.decomposition.NMF.html","accessed":{"date-parts":[["2020",4,14]]}}}],"schema":"https://github.com/citation-style-language/schema/raw/master/csl-citation.json"} </w:instrText>
      </w:r>
      <w:r>
        <w:fldChar w:fldCharType="separate"/>
      </w:r>
      <w:r w:rsidRPr="00CA5A5E">
        <w:rPr>
          <w:rFonts w:ascii="Calibri" w:hAnsi="Calibri" w:cs="Calibri"/>
          <w:szCs w:val="24"/>
        </w:rPr>
        <w:t>(‘sklearn.decomposition.NMF — scikit-learn 0.22.2 documentation’ 2020)</w:t>
      </w:r>
      <w:r>
        <w:fldChar w:fldCharType="end"/>
      </w:r>
    </w:p>
    <w:p w14:paraId="56433B10" w14:textId="28B3ABFF" w:rsidR="006A4CC8" w:rsidRDefault="006A4CC8" w:rsidP="00287F63">
      <w:pPr>
        <w:pStyle w:val="NoSpacing"/>
      </w:pPr>
    </w:p>
    <w:p w14:paraId="0FDA0BF7" w14:textId="3B09AA4B" w:rsidR="006A4CC8" w:rsidRDefault="006A4CC8" w:rsidP="00287F63">
      <w:pPr>
        <w:pStyle w:val="NoSpacing"/>
      </w:pPr>
    </w:p>
    <w:p w14:paraId="7CD6D57C" w14:textId="069CD336" w:rsidR="006A4CC8" w:rsidRDefault="006A4CC8" w:rsidP="00287F63">
      <w:pPr>
        <w:pStyle w:val="NoSpacing"/>
      </w:pPr>
      <w:proofErr w:type="spellStart"/>
      <w:r>
        <w:t>Logiv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pjmeLz8T","properties":{"formattedCitation":"(\\uc0\\u8216{}sklearn.linear_model.LogisticRegression \\uc0\\u8212{} scikit-learn 0.22.2 documentation\\uc0\\u8217{} 2020)","plainCitation":"(‘sklearn.linear_model.LogisticRegression — scikit-learn 0.22.2 documentation’ 2020)","noteIndex":0},"citationItems":[{"id":730,"uris":["http://zotero.org/users/5984513/items/GPTXHC5X"],"uri":["http://zotero.org/users/5984513/items/GPTXHC5X"],"itemData":{"id":730,"type":"webpage","title":"sklearn.linear_model.LogisticRegression — scikit-learn 0.22.2 documentation","URL":"https://scikit-learn.org/stable/modules/generated/sklearn.linear_model.LogisticRegression.html","accessed":{"date-parts":[["2020",4,15]]}}}],"schema":"https://github.com/citation-style-language/schema/raw/master/csl-citation.json"} </w:instrText>
      </w:r>
      <w:r>
        <w:fldChar w:fldCharType="separate"/>
      </w:r>
      <w:r w:rsidRPr="006A4CC8">
        <w:rPr>
          <w:rFonts w:ascii="Calibri" w:hAnsi="Calibri" w:cs="Calibri"/>
          <w:szCs w:val="24"/>
        </w:rPr>
        <w:t>(‘</w:t>
      </w:r>
      <w:proofErr w:type="spellStart"/>
      <w:r w:rsidRPr="006A4CC8">
        <w:rPr>
          <w:rFonts w:ascii="Calibri" w:hAnsi="Calibri" w:cs="Calibri"/>
          <w:szCs w:val="24"/>
        </w:rPr>
        <w:t>sklearn.linear_model.LogisticRegression</w:t>
      </w:r>
      <w:proofErr w:type="spellEnd"/>
      <w:r w:rsidRPr="006A4CC8">
        <w:rPr>
          <w:rFonts w:ascii="Calibri" w:hAnsi="Calibri" w:cs="Calibri"/>
          <w:szCs w:val="24"/>
        </w:rPr>
        <w:t xml:space="preserve"> — scikit-learn 0.22.2 documentation’ 2020)</w:t>
      </w:r>
      <w:r>
        <w:fldChar w:fldCharType="end"/>
      </w:r>
    </w:p>
    <w:p w14:paraId="61B0499A" w14:textId="01B38B85" w:rsidR="006A4CC8" w:rsidRDefault="006A4CC8" w:rsidP="00287F63">
      <w:pPr>
        <w:pStyle w:val="NoSpacing"/>
      </w:pPr>
      <w:r>
        <w:t xml:space="preserve">SVC </w:t>
      </w:r>
      <w:r>
        <w:fldChar w:fldCharType="begin"/>
      </w:r>
      <w:r>
        <w:instrText xml:space="preserve"> ADDIN ZOTERO_ITEM CSL_CITATION {"citationID":"QholiHPB","properties":{"formattedCitation":"(\\uc0\\u8216{}Support Vector Machines \\uc0\\u8212{} scikit-learn 0.22.2 documentation\\uc0\\u8217{} 2020)","plainCitation":"(‘Support Vector Machines — scikit-learn 0.22.2 documentation’ 2020)","noteIndex":0},"citationItems":[{"id":728,"uris":["http://zotero.org/users/5984513/items/6XI9ZG68"],"uri":["http://zotero.org/users/5984513/items/6XI9ZG68"],"itemData":{"id":728,"type":"webpage","title":"Support Vector Machines — scikit-learn 0.22.2 documentation","URL":"https://scikit-learn.org/stable/modules/svm.html","accessed":{"date-parts":[["2020",4,15]]}}}],"schema":"https://github.com/citation-style-language/schema/raw/master/csl-citation.json"} </w:instrText>
      </w:r>
      <w:r>
        <w:fldChar w:fldCharType="separate"/>
      </w:r>
      <w:r w:rsidRPr="006A4CC8">
        <w:rPr>
          <w:rFonts w:ascii="Calibri" w:hAnsi="Calibri" w:cs="Calibri"/>
          <w:szCs w:val="24"/>
        </w:rPr>
        <w:t>(‘Support Vector Machines — scikit-learn 0.22.2 documentation’ 2020)</w:t>
      </w:r>
      <w:r>
        <w:fldChar w:fldCharType="end"/>
      </w:r>
    </w:p>
    <w:p w14:paraId="33AA67A4" w14:textId="716CBF03" w:rsidR="006A4CC8" w:rsidRDefault="006A4CC8" w:rsidP="00287F63">
      <w:pPr>
        <w:pStyle w:val="NoSpacing"/>
      </w:pPr>
      <w:r>
        <w:t xml:space="preserve">Rand </w:t>
      </w:r>
      <w:r>
        <w:fldChar w:fldCharType="begin"/>
      </w:r>
      <w:r>
        <w:instrText xml:space="preserve"> ADDIN ZOTERO_ITEM CSL_CITATION {"citationID":"oDNMC0p0","properties":{"formattedCitation":"(\\uc0\\u8216{}sklearn.ensemble.RandomForestClassifier \\uc0\\u8212{} scikit-learn 0.22.2 documentation\\uc0\\u8217{} 2020)","plainCitation":"(‘sklearn.ensemble.RandomForestClassifier — scikit-learn 0.22.2 documentation’ 2020)","noteIndex":0},"citationItems":[{"id":726,"uris":["http://zotero.org/users/5984513/items/SRATXPBS"],"uri":["http://zotero.org/users/5984513/items/SRATXPBS"],"itemData":{"id":726,"type":"webpage","title":"sklearn.ensemble.RandomForestClassifier — scikit-learn 0.22.2 documentation","URL":"https://scikit-learn.org/stable/modules/generated/sklearn.ensemble.RandomForestClassifier.html","accessed":{"date-parts":[["2020",4,15]]}}}],"schema":"https://github.com/citation-style-language/schema/raw/master/csl-citation.json"} </w:instrText>
      </w:r>
      <w:r>
        <w:fldChar w:fldCharType="separate"/>
      </w:r>
      <w:r w:rsidRPr="006A4CC8">
        <w:rPr>
          <w:rFonts w:ascii="Calibri" w:hAnsi="Calibri" w:cs="Calibri"/>
          <w:szCs w:val="24"/>
        </w:rPr>
        <w:t>(‘</w:t>
      </w:r>
      <w:proofErr w:type="spellStart"/>
      <w:r w:rsidRPr="006A4CC8">
        <w:rPr>
          <w:rFonts w:ascii="Calibri" w:hAnsi="Calibri" w:cs="Calibri"/>
          <w:szCs w:val="24"/>
        </w:rPr>
        <w:t>sklearn.ensemble.RandomForestClassifier</w:t>
      </w:r>
      <w:proofErr w:type="spellEnd"/>
      <w:r w:rsidRPr="006A4CC8">
        <w:rPr>
          <w:rFonts w:ascii="Calibri" w:hAnsi="Calibri" w:cs="Calibri"/>
          <w:szCs w:val="24"/>
        </w:rPr>
        <w:t xml:space="preserve"> — scikit-learn 0.22.2 documentation’ 2020)</w:t>
      </w:r>
      <w:r>
        <w:fldChar w:fldCharType="end"/>
      </w:r>
    </w:p>
    <w:p w14:paraId="4EA1241F" w14:textId="77777777" w:rsidR="006A4CC8" w:rsidRDefault="006A4CC8" w:rsidP="00287F63">
      <w:pPr>
        <w:pStyle w:val="NoSpacing"/>
      </w:pPr>
    </w:p>
    <w:p w14:paraId="18BD87AD" w14:textId="0568D571" w:rsidR="006A4CC8" w:rsidRDefault="006A4CC8" w:rsidP="00287F63">
      <w:pPr>
        <w:pStyle w:val="NoSpacing"/>
      </w:pPr>
      <w:r>
        <w:t xml:space="preserve">Stemming </w:t>
      </w:r>
      <w:r>
        <w:fldChar w:fldCharType="begin"/>
      </w:r>
      <w:r>
        <w:instrText xml:space="preserve"> ADDIN ZOTERO_ITEM CSL_CITATION {"citationID":"WpTJ31FJ","properties":{"formattedCitation":"(\\uc0\\u8216{}Stemming and Lemmatization in Python\\uc0\\u8217{} 2018)","plainCitation":"(‘Stemming and Lemmatization in Python’ 2018)","noteIndex":0},"citationItems":[{"id":720,"uris":["http://zotero.org/users/5984513/items/XVVTFBGE"],"uri":["http://zotero.org/users/5984513/items/XVVTFBGE"],"itemData":{"id":720,"type":"webpage","abstract":"This tutorial covers the introduction to Stemming &amp; Lemmatization used in Text and Natural Language Processing.","container-title":"DataCamp Community","note":"source: www.datacamp.com","title":"Stemming and Lemmatization in Python","URL":"https://www.datacamp.com/community/tutorials/stemming-lemmatization-python","accessed":{"date-parts":[["2020",4,15]]},"issued":{"date-parts":[["2018",10,23]]}}}],"schema":"https://github.com/citation-style-language/schema/raw/master/csl-citation.json"} </w:instrText>
      </w:r>
      <w:r>
        <w:fldChar w:fldCharType="separate"/>
      </w:r>
      <w:r w:rsidRPr="006A4CC8">
        <w:rPr>
          <w:rFonts w:ascii="Calibri" w:hAnsi="Calibri" w:cs="Calibri"/>
          <w:szCs w:val="24"/>
        </w:rPr>
        <w:t>(‘Stemming and Lemmatization in Python’ 2018)</w:t>
      </w:r>
      <w:r>
        <w:fldChar w:fldCharType="end"/>
      </w:r>
    </w:p>
    <w:p w14:paraId="73979452" w14:textId="11B1A474" w:rsidR="00287F63" w:rsidRDefault="006A4CC8" w:rsidP="00287F63">
      <w:pPr>
        <w:pStyle w:val="NoSpacing"/>
      </w:pPr>
      <w:r>
        <w:fldChar w:fldCharType="begin"/>
      </w:r>
      <w:r>
        <w:instrText xml:space="preserve"> ADDIN ZOTERO_ITEM CSL_CITATION {"citationID":"fe6XBoO5","properties":{"formattedCitation":"(\\uc0\\u8216{}Natural Language Toolkit \\uc0\\u8212{} NLTK 3.5 documentation\\uc0\\u8217{} 2020)","plainCitation":"(‘Natural Language Toolkit — NLTK 3.5 documentation’ 2020)","noteIndex":0},"citationItems":[{"id":722,"uris":["http://zotero.org/users/5984513/items/GFFQGQJF"],"uri":["http://zotero.org/users/5984513/items/GFFQGQJF"],"itemData":{"id":722,"type":"webpage","title":"Natural Language Toolkit — NLTK 3.5 documentation","URL":"https://www.nltk.org/","accessed":{"date-parts":[["2020",4,15]]}}}],"schema":"https://github.com/citation-style-language/schema/raw/master/csl-citation.json"} </w:instrText>
      </w:r>
      <w:r>
        <w:fldChar w:fldCharType="separate"/>
      </w:r>
      <w:r w:rsidRPr="006A4CC8">
        <w:rPr>
          <w:rFonts w:ascii="Calibri" w:hAnsi="Calibri" w:cs="Calibri"/>
          <w:szCs w:val="24"/>
        </w:rPr>
        <w:t>(‘Natural Language Toolkit — NLTK 3.5 documentation’ 2020)</w:t>
      </w:r>
      <w:r>
        <w:fldChar w:fldCharType="end"/>
      </w:r>
    </w:p>
    <w:p w14:paraId="66FEC137" w14:textId="56475B55" w:rsidR="006A4CC8" w:rsidRDefault="006A4CC8" w:rsidP="00287F63">
      <w:pPr>
        <w:pStyle w:val="NoSpacing"/>
      </w:pPr>
    </w:p>
    <w:p w14:paraId="0A87AB7E" w14:textId="11CAAB90" w:rsidR="006A4CC8" w:rsidRDefault="006A4CC8" w:rsidP="00287F63">
      <w:pPr>
        <w:pStyle w:val="NoSpacing"/>
      </w:pPr>
    </w:p>
    <w:p w14:paraId="27245BED" w14:textId="77777777" w:rsidR="006A4CC8" w:rsidRDefault="006A4CC8" w:rsidP="00287F63">
      <w:pPr>
        <w:pStyle w:val="NoSpacing"/>
      </w:pPr>
    </w:p>
    <w:p w14:paraId="748554B9" w14:textId="77777777" w:rsidR="006A4CC8" w:rsidRPr="006A4CC8" w:rsidRDefault="00CA5A5E" w:rsidP="006A4CC8">
      <w:pPr>
        <w:pStyle w:val="Bibliography"/>
        <w:rPr>
          <w:rFonts w:ascii="Calibri" w:hAnsi="Calibri" w:cs="Calibri"/>
        </w:rPr>
      </w:pPr>
      <w:r>
        <w:fldChar w:fldCharType="begin"/>
      </w:r>
      <w:r w:rsidR="006A4CC8">
        <w:instrText xml:space="preserve"> ADDIN ZOTERO_BIBL {"uncited":[],"omitted":[],"custom":[]} CSL_BIBLIOGRAPHY </w:instrText>
      </w:r>
      <w:r>
        <w:fldChar w:fldCharType="separate"/>
      </w:r>
      <w:r w:rsidR="006A4CC8" w:rsidRPr="006A4CC8">
        <w:rPr>
          <w:rFonts w:ascii="Calibri" w:hAnsi="Calibri" w:cs="Calibri"/>
        </w:rPr>
        <w:t>API Reference — Pandas 1.0.3 Documentation [online] (2020) available: https://pandas.pydata.org/docs/reference/index.html [accessed 14 Apr 2020].</w:t>
      </w:r>
    </w:p>
    <w:p w14:paraId="3A103A57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 xml:space="preserve">Hoffman, M.D., </w:t>
      </w:r>
      <w:proofErr w:type="spellStart"/>
      <w:r w:rsidRPr="006A4CC8">
        <w:rPr>
          <w:rFonts w:ascii="Calibri" w:hAnsi="Calibri" w:cs="Calibri"/>
        </w:rPr>
        <w:t>Blei</w:t>
      </w:r>
      <w:proofErr w:type="spellEnd"/>
      <w:r w:rsidRPr="006A4CC8">
        <w:rPr>
          <w:rFonts w:ascii="Calibri" w:hAnsi="Calibri" w:cs="Calibri"/>
        </w:rPr>
        <w:t>, D.M. (n.d.) ‘Online Learning for Latent Dirichlet Allocation’, 9.</w:t>
      </w:r>
    </w:p>
    <w:p w14:paraId="1B9ADC45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>Metrics and Scoring: Quantifying the Quality of Predictions — Scikit-Learn 0.22.2 Documentation [online] (2020) available: https://scikit-learn.org/stable/modules/model_evaluation.html [accessed 14 Apr 2020].</w:t>
      </w:r>
    </w:p>
    <w:p w14:paraId="1F01138B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>Naive Bayes Text Classification [online] (2020) available: https://nlp.stanford.edu/IR-book/html/htmledition/naive-bayes-text-classification-1.html [accessed 15 Apr 2020].</w:t>
      </w:r>
    </w:p>
    <w:p w14:paraId="0757721F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>Natural Language Toolkit — NLTK 3.5 Documentation [online] (2020) available: https://www.nltk.org/ [accessed 15 Apr 2020].</w:t>
      </w:r>
    </w:p>
    <w:p w14:paraId="40C1D2B3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>Overview — NumPy v1.18 Manual [online] (2020) available: https://numpy.org/doc/1.18/ [accessed 14 Apr 2020].</w:t>
      </w:r>
    </w:p>
    <w:p w14:paraId="66BCE2C9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Decomposition.LatentDirichletAllocation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decomposition.LatentDirichletAllocation.html [accessed 14 Apr 2020].</w:t>
      </w:r>
    </w:p>
    <w:p w14:paraId="775516FA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Decomposition.NMF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decomposition.NMF.html [accessed 14 Apr 2020].</w:t>
      </w:r>
    </w:p>
    <w:p w14:paraId="165F6C7C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Ensemble.RandomForestClassifier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ensemble.RandomForestClassifier.html [accessed 15 Apr 2020].</w:t>
      </w:r>
    </w:p>
    <w:p w14:paraId="65D187AB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Feature_extraction.Text.CountVectorizer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feature_extraction.text.CountVectorizer.html [accessed 14 Apr 2020].</w:t>
      </w:r>
    </w:p>
    <w:p w14:paraId="324E94EC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lastRenderedPageBreak/>
        <w:t>Sklearn.Linear_model.LogisticRegression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linear_model.LogisticRegression.html [accessed 15 Apr 2020].</w:t>
      </w:r>
    </w:p>
    <w:p w14:paraId="0BB3E77F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Model_selection.GridSearchCV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model_selection.GridSearchCV.html [accessed 14 Apr 2020].</w:t>
      </w:r>
    </w:p>
    <w:p w14:paraId="0FC4AABD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Model_selection.Train_test_split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model_selection.train_test_split.html [accessed 14 Apr 2020].</w:t>
      </w:r>
    </w:p>
    <w:p w14:paraId="06D6BF99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proofErr w:type="spellStart"/>
      <w:r w:rsidRPr="006A4CC8">
        <w:rPr>
          <w:rFonts w:ascii="Calibri" w:hAnsi="Calibri" w:cs="Calibri"/>
        </w:rPr>
        <w:t>Sklearn.Naive_bayes.MultinomialNB</w:t>
      </w:r>
      <w:proofErr w:type="spellEnd"/>
      <w:r w:rsidRPr="006A4CC8">
        <w:rPr>
          <w:rFonts w:ascii="Calibri" w:hAnsi="Calibri" w:cs="Calibri"/>
        </w:rPr>
        <w:t xml:space="preserve"> — Scikit-Learn 0.22.2 Documentation [online] (2020) available: https://scikit-learn.org/stable/modules/generated/sklearn.naive_bayes.MultinomialNB.html [accessed 14 Apr 2020].</w:t>
      </w:r>
    </w:p>
    <w:p w14:paraId="77810720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 xml:space="preserve">Stemming and Lemmatization in Python [online] (2018) </w:t>
      </w:r>
      <w:proofErr w:type="spellStart"/>
      <w:r w:rsidRPr="006A4CC8">
        <w:rPr>
          <w:rFonts w:ascii="Calibri" w:hAnsi="Calibri" w:cs="Calibri"/>
          <w:i/>
          <w:iCs/>
        </w:rPr>
        <w:t>DataCamp</w:t>
      </w:r>
      <w:proofErr w:type="spellEnd"/>
      <w:r w:rsidRPr="006A4CC8">
        <w:rPr>
          <w:rFonts w:ascii="Calibri" w:hAnsi="Calibri" w:cs="Calibri"/>
          <w:i/>
          <w:iCs/>
        </w:rPr>
        <w:t xml:space="preserve"> Community</w:t>
      </w:r>
      <w:r w:rsidRPr="006A4CC8">
        <w:rPr>
          <w:rFonts w:ascii="Calibri" w:hAnsi="Calibri" w:cs="Calibri"/>
        </w:rPr>
        <w:t>, available: https://www.datacamp.com/community/tutorials/stemming-lemmatization-python [accessed 15 Apr 2020].</w:t>
      </w:r>
    </w:p>
    <w:p w14:paraId="2BFB5FD2" w14:textId="77777777" w:rsidR="006A4CC8" w:rsidRPr="006A4CC8" w:rsidRDefault="006A4CC8" w:rsidP="006A4CC8">
      <w:pPr>
        <w:pStyle w:val="Bibliography"/>
        <w:rPr>
          <w:rFonts w:ascii="Calibri" w:hAnsi="Calibri" w:cs="Calibri"/>
        </w:rPr>
      </w:pPr>
      <w:r w:rsidRPr="006A4CC8">
        <w:rPr>
          <w:rFonts w:ascii="Calibri" w:hAnsi="Calibri" w:cs="Calibri"/>
        </w:rPr>
        <w:t>Support Vector Machines — Scikit-Learn 0.22.2 Documentation [online] (2020) available: https://scikit-learn.org/stable/modules/svm.html [accessed 15 Apr 2020].</w:t>
      </w:r>
    </w:p>
    <w:p w14:paraId="62001B81" w14:textId="0A76C015" w:rsidR="00CA5A5E" w:rsidRDefault="00CA5A5E">
      <w:r>
        <w:fldChar w:fldCharType="end"/>
      </w:r>
    </w:p>
    <w:p w14:paraId="0079BC00" w14:textId="77777777" w:rsidR="00CA5A5E" w:rsidRDefault="00CA5A5E"/>
    <w:sectPr w:rsidR="00CA5A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Kartika">
    <w:panose1 w:val="02020503030404060203"/>
    <w:charset w:val="00"/>
    <w:family w:val="roman"/>
    <w:pitch w:val="variable"/>
    <w:sig w:usb0="0080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Q2NzWxMDM1NrE0srBQ0lEKTi0uzszPAykwqgUA7+evGiwAAAA="/>
  </w:docVars>
  <w:rsids>
    <w:rsidRoot w:val="00267634"/>
    <w:rsid w:val="00267634"/>
    <w:rsid w:val="00287F63"/>
    <w:rsid w:val="006A4CC8"/>
    <w:rsid w:val="00A23C41"/>
    <w:rsid w:val="00CA5A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bidi="ml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717AA9"/>
  <w15:chartTrackingRefBased/>
  <w15:docId w15:val="{204096CF-7C3B-48F3-BFC4-0984C616E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ml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A5A5E"/>
    <w:pPr>
      <w:spacing w:after="0" w:line="240" w:lineRule="auto"/>
      <w:ind w:left="720" w:hanging="720"/>
    </w:pPr>
  </w:style>
  <w:style w:type="paragraph" w:styleId="NoSpacing">
    <w:name w:val="No Spacing"/>
    <w:uiPriority w:val="1"/>
    <w:qFormat/>
    <w:rsid w:val="00287F6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7</TotalTime>
  <Pages>2</Pages>
  <Words>2616</Words>
  <Characters>14914</Characters>
  <Application>Microsoft Office Word</Application>
  <DocSecurity>0</DocSecurity>
  <Lines>124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vish Thomas</dc:creator>
  <cp:keywords/>
  <dc:description/>
  <cp:lastModifiedBy>Lavish Thomas</cp:lastModifiedBy>
  <cp:revision>5</cp:revision>
  <dcterms:created xsi:type="dcterms:W3CDTF">2020-04-14T22:04:00Z</dcterms:created>
  <dcterms:modified xsi:type="dcterms:W3CDTF">2020-04-15T2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WxsBUWaE"/&gt;&lt;style id="http://www.zotero.org/styles/harvard-limerick" hasBibliography="1" bibliographyStyleHasBeenSet="1"/&gt;&lt;prefs&gt;&lt;pref name="fieldType" value="Field"/&gt;&lt;/prefs&gt;&lt;/data&gt;</vt:lpwstr>
  </property>
</Properties>
</file>